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61D19" w:rsidRPr="00E61D19" w:rsidRDefault="00E61D19">
      <w:pPr>
        <w:rPr>
          <w:rFonts w:ascii="Times New Roman" w:hAnsi="Times New Roman"/>
          <w:sz w:val="24"/>
          <w:szCs w:val="24"/>
          <w:lang w:val="en-US"/>
        </w:rPr>
      </w:pPr>
      <w:r w:rsidRPr="00E61D19">
        <w:rPr>
          <w:rFonts w:ascii="Times New Roman" w:hAnsi="Times New Roman"/>
          <w:sz w:val="24"/>
          <w:szCs w:val="24"/>
          <w:lang w:val="en-US"/>
        </w:rPr>
        <w:t>What is new for an old Molecule? Systematic Review and Recommendations on the use of Resveratrol</w:t>
      </w:r>
    </w:p>
    <w:p w:rsidR="00E61D19" w:rsidRPr="00B6476F" w:rsidRDefault="00E61D19">
      <w:pPr>
        <w:rPr>
          <w:rFonts w:ascii="Times New Roman" w:hAnsi="Times New Roman"/>
          <w:sz w:val="24"/>
          <w:szCs w:val="24"/>
        </w:rPr>
      </w:pPr>
      <w:r w:rsidRPr="00B6476F">
        <w:rPr>
          <w:rFonts w:ascii="Times New Roman" w:hAnsi="Times New Roman"/>
          <w:sz w:val="24"/>
          <w:szCs w:val="24"/>
        </w:rPr>
        <w:t xml:space="preserve">Ole Vang, </w:t>
      </w:r>
      <w:proofErr w:type="spellStart"/>
      <w:r w:rsidRPr="00B6476F">
        <w:rPr>
          <w:rFonts w:ascii="Times New Roman" w:hAnsi="Times New Roman"/>
          <w:sz w:val="24"/>
          <w:szCs w:val="24"/>
        </w:rPr>
        <w:t>Nihal</w:t>
      </w:r>
      <w:proofErr w:type="spellEnd"/>
      <w:r w:rsidRPr="00B6476F">
        <w:rPr>
          <w:rFonts w:ascii="Times New Roman" w:hAnsi="Times New Roman"/>
          <w:sz w:val="24"/>
          <w:szCs w:val="24"/>
        </w:rPr>
        <w:t xml:space="preserve"> Ahmad, </w:t>
      </w:r>
      <w:proofErr w:type="spellStart"/>
      <w:r w:rsidRPr="00B6476F">
        <w:rPr>
          <w:rFonts w:ascii="Times New Roman" w:hAnsi="Times New Roman"/>
          <w:sz w:val="24"/>
          <w:szCs w:val="24"/>
        </w:rPr>
        <w:t>Clifton</w:t>
      </w:r>
      <w:proofErr w:type="spellEnd"/>
      <w:r w:rsidRPr="00B6476F">
        <w:rPr>
          <w:rFonts w:ascii="Times New Roman" w:hAnsi="Times New Roman"/>
          <w:sz w:val="24"/>
          <w:szCs w:val="24"/>
        </w:rPr>
        <w:t xml:space="preserve"> A. </w:t>
      </w:r>
      <w:proofErr w:type="spellStart"/>
      <w:r w:rsidRPr="00B6476F">
        <w:rPr>
          <w:rFonts w:ascii="Times New Roman" w:hAnsi="Times New Roman"/>
          <w:sz w:val="24"/>
          <w:szCs w:val="24"/>
        </w:rPr>
        <w:t>Baile</w:t>
      </w:r>
      <w:proofErr w:type="spellEnd"/>
      <w:r w:rsidRPr="00B6476F">
        <w:rPr>
          <w:rFonts w:ascii="Times New Roman" w:hAnsi="Times New Roman"/>
          <w:sz w:val="24"/>
          <w:szCs w:val="24"/>
        </w:rPr>
        <w:t xml:space="preserve">, Joseph A. </w:t>
      </w:r>
      <w:proofErr w:type="spellStart"/>
      <w:r w:rsidRPr="00B6476F">
        <w:rPr>
          <w:rFonts w:ascii="Times New Roman" w:hAnsi="Times New Roman"/>
          <w:sz w:val="24"/>
          <w:szCs w:val="24"/>
        </w:rPr>
        <w:t>Baur</w:t>
      </w:r>
      <w:proofErr w:type="spellEnd"/>
      <w:r w:rsidRPr="00B6476F">
        <w:rPr>
          <w:rFonts w:ascii="Times New Roman" w:hAnsi="Times New Roman"/>
          <w:sz w:val="24"/>
          <w:szCs w:val="24"/>
        </w:rPr>
        <w:t>, Karen Brown</w:t>
      </w:r>
      <w:r w:rsidR="00B6476F" w:rsidRPr="00B6476F">
        <w:rPr>
          <w:rFonts w:ascii="Times New Roman" w:hAnsi="Times New Roman"/>
          <w:sz w:val="24"/>
          <w:szCs w:val="24"/>
        </w:rPr>
        <w:t xml:space="preserve"> et al.</w:t>
      </w:r>
    </w:p>
    <w:p w:rsidR="00E61D19" w:rsidRDefault="00E61D19">
      <w:pPr>
        <w:rPr>
          <w:rFonts w:ascii="Times New Roman" w:hAnsi="Times New Roman"/>
          <w:sz w:val="24"/>
          <w:szCs w:val="24"/>
          <w:lang w:val="en-US"/>
        </w:rPr>
      </w:pPr>
      <w:r w:rsidRPr="00E61D19">
        <w:rPr>
          <w:rFonts w:ascii="Times New Roman" w:hAnsi="Times New Roman"/>
          <w:sz w:val="24"/>
          <w:szCs w:val="24"/>
          <w:lang w:val="en-US"/>
        </w:rPr>
        <w:t xml:space="preserve">Supporting </w:t>
      </w:r>
      <w:r w:rsidR="003F60F1">
        <w:rPr>
          <w:rFonts w:ascii="Times New Roman" w:hAnsi="Times New Roman"/>
          <w:sz w:val="24"/>
          <w:szCs w:val="24"/>
          <w:lang w:val="en-US"/>
        </w:rPr>
        <w:t>information</w:t>
      </w:r>
      <w:r>
        <w:rPr>
          <w:rFonts w:ascii="Times New Roman" w:hAnsi="Times New Roman"/>
          <w:sz w:val="24"/>
          <w:szCs w:val="24"/>
          <w:lang w:val="en-US"/>
        </w:rPr>
        <w:t>: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2456"/>
        <w:gridCol w:w="2159"/>
        <w:gridCol w:w="1931"/>
        <w:gridCol w:w="1275"/>
        <w:gridCol w:w="4194"/>
        <w:gridCol w:w="1637"/>
      </w:tblGrid>
      <w:tr w:rsidR="00E61D19" w:rsidRPr="003F60F1" w:rsidTr="00F303A1">
        <w:tc>
          <w:tcPr>
            <w:tcW w:w="13652" w:type="dxa"/>
            <w:gridSpan w:val="6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</w:tcPr>
          <w:p w:rsidR="00E61D19" w:rsidRPr="00F23267" w:rsidRDefault="00E61D19" w:rsidP="00F303A1">
            <w:pPr>
              <w:spacing w:after="0" w:line="360" w:lineRule="auto"/>
              <w:rPr>
                <w:rFonts w:ascii="Times New Roman" w:hAnsi="Times New Roman"/>
                <w:b/>
                <w:sz w:val="28"/>
                <w:szCs w:val="28"/>
                <w:lang w:val="en-US"/>
              </w:rPr>
            </w:pPr>
            <w:r w:rsidRPr="00F23267">
              <w:rPr>
                <w:rFonts w:ascii="Times New Roman" w:hAnsi="Times New Roman"/>
                <w:b/>
                <w:sz w:val="28"/>
                <w:szCs w:val="28"/>
                <w:lang w:val="en-US"/>
              </w:rPr>
              <w:t xml:space="preserve">Table S2: </w:t>
            </w:r>
            <w:r w:rsidRPr="00F23267">
              <w:rPr>
                <w:rFonts w:ascii="Times New Roman" w:hAnsi="Times New Roman"/>
                <w:sz w:val="28"/>
                <w:szCs w:val="28"/>
                <w:lang w:val="en-US"/>
              </w:rPr>
              <w:t>Effect of resveratrol on coronary heart disease models in experimental animals</w:t>
            </w:r>
          </w:p>
        </w:tc>
      </w:tr>
      <w:tr w:rsidR="00E61D19" w:rsidRPr="003F60F1" w:rsidTr="00F303A1">
        <w:tc>
          <w:tcPr>
            <w:tcW w:w="13652" w:type="dxa"/>
            <w:gridSpan w:val="6"/>
            <w:tcBorders>
              <w:top w:val="single" w:sz="18" w:space="0" w:color="auto"/>
              <w:left w:val="single" w:sz="18" w:space="0" w:color="auto"/>
              <w:bottom w:val="single" w:sz="2" w:space="0" w:color="auto"/>
              <w:right w:val="nil"/>
            </w:tcBorders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</w:tr>
      <w:tr w:rsidR="00E61D19" w:rsidRPr="00C473EB" w:rsidTr="00F303A1">
        <w:trPr>
          <w:trHeight w:val="340"/>
        </w:trPr>
        <w:tc>
          <w:tcPr>
            <w:tcW w:w="2456" w:type="dxa"/>
            <w:tcBorders>
              <w:top w:val="single" w:sz="2" w:space="0" w:color="auto"/>
              <w:left w:val="single" w:sz="18" w:space="0" w:color="auto"/>
              <w:bottom w:val="single" w:sz="2" w:space="0" w:color="auto"/>
              <w:right w:val="nil"/>
            </w:tcBorders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Species / Strain</w:t>
            </w:r>
          </w:p>
        </w:tc>
        <w:tc>
          <w:tcPr>
            <w:tcW w:w="2159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Model</w:t>
            </w:r>
          </w:p>
        </w:tc>
        <w:tc>
          <w:tcPr>
            <w:tcW w:w="1931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esveratrol dose</w:t>
            </w:r>
          </w:p>
        </w:tc>
        <w:tc>
          <w:tcPr>
            <w:tcW w:w="1275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Duration</w:t>
            </w:r>
          </w:p>
        </w:tc>
        <w:tc>
          <w:tcPr>
            <w:tcW w:w="4194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Effect</w:t>
            </w:r>
          </w:p>
        </w:tc>
        <w:tc>
          <w:tcPr>
            <w:tcW w:w="1637" w:type="dxa"/>
            <w:tcBorders>
              <w:top w:val="single" w:sz="2" w:space="0" w:color="auto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References</w:t>
            </w:r>
          </w:p>
        </w:tc>
      </w:tr>
      <w:tr w:rsidR="00E61D19" w:rsidRPr="00C473EB" w:rsidTr="00F303A1">
        <w:trPr>
          <w:trHeight w:val="340"/>
        </w:trPr>
        <w:tc>
          <w:tcPr>
            <w:tcW w:w="13652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0" w:color="auto" w:fill="auto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sz w:val="24"/>
                <w:szCs w:val="24"/>
                <w:lang w:val="en-US"/>
              </w:rPr>
              <w:t>Hypertension</w:t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Wistar-Kyoto rats  (WKY) and spontaneously hypertensive rat (SHR)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ontaneously hypertensive rat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.5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SHR: Vascular compliance ↓;  wall component stiffness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WKY: Vascular  compliance ↑; wall component stiffness ↓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SHR: Elevated blood pressure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laGJhaGFuaTwvQXV0aG9yPjxZZWFyPjIwMTA8L1llYXI+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laGJhaGFuaTwvQXV0aG9yPjxZZWFyPjIwMTA8L1llYXI+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Wistar-Kyoto rats  and spontaneously hypertensive rat (SHR)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ontaneously hypertensive rat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.5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SHR: Increased systolic blood pressure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Development of concentric hypertrophy ↓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ystolic and diastolic dysfunction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RoYW5kYXBpbGx5PC9BdXRob3I+PFllYXI+MjAxMDwvWWVh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RoYW5kYXBpbGx5PC9BdXRob3I+PFllYXI+MjAxMDwvWWVh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2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Hypertensive transgenic rats, controls: normotensive Sprague  –  Dawley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ats transgenic with human renin and angiotensinogen genes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800 mg Resv /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 by gavage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urvival rate of dTGR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Blood pressure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ardiac hypertrophy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pYWxhPC9BdXRob3I+PFllYXI+MjAxMDwvWWVhcj48UmVj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pYWxhPC9BdXRob3I+PFllYXI+MjAxMDwvWWVhcj48UmVj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3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</w:rPr>
              <w:t xml:space="preserve">Male </w:t>
            </w:r>
            <w:proofErr w:type="spellStart"/>
            <w:r w:rsidRPr="00C473EB">
              <w:rPr>
                <w:rFonts w:ascii="Times New Roman" w:hAnsi="Times New Roman"/>
              </w:rPr>
              <w:t>Wistar</w:t>
            </w:r>
            <w:proofErr w:type="spellEnd"/>
            <w:r w:rsidRPr="00C473EB">
              <w:rPr>
                <w:rFonts w:ascii="Times New Roman" w:hAnsi="Times New Roman"/>
              </w:rPr>
              <w:t xml:space="preserve">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5 mg  DOCA every 4th day to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uninephrectomized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rats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 mg Resv/ kg by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oral gavages, starting 4 days before surgery until end of experimen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4 weeks 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Increased systolic blood pressure ↓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Left ventricular wet weight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Left ventricular wall thickness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Diastolic stiffness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ardiac contractility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Prolonged action potential 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oYW48L0F1dGhvcj48WWVhcj4yMDExPC9ZZWFyPjxSZWNO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oYW48L0F1dGhvcj48WWVhcj4yMDExPC9ZZWFyPjxSZWNO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4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-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 single injection of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CT (50 mg/kg, sc) 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and 3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g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, twice dail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1 day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Survival rate after MCT injection  ↑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ight ventricular (RV) wall thickness ↓</w:t>
            </w:r>
          </w:p>
          <w:p w:rsidR="00E61D19" w:rsidRPr="00C473EB" w:rsidRDefault="00E61D19" w:rsidP="00F303A1">
            <w:pPr>
              <w:spacing w:after="0" w:line="240" w:lineRule="auto"/>
              <w:rPr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V systolic pressure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Pulmonary arterial acceleration time ↑</w:t>
            </w:r>
          </w:p>
          <w:p w:rsidR="00E61D19" w:rsidRPr="00C473EB" w:rsidRDefault="00E61D19" w:rsidP="00F303A1">
            <w:pPr>
              <w:spacing w:after="0" w:line="240" w:lineRule="auto"/>
              <w:rPr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V hypertrophy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lhbmc8L0F1dGhvcj48WWVhcj4yMDEwPC9ZZWFyPjxSZWNO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lhbmc8L0F1dGhvcj48WWVhcj4yMDEwPC9ZZWFyPjxSZWNO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5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-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CT (60 mg/kg sc)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Resv  (25 mg/kg per 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, from </w:t>
            </w:r>
            <w:r w:rsidRPr="00C473EB">
              <w:rPr>
                <w:rFonts w:ascii="Times New Roman" w:hAnsi="Times New Roman"/>
                <w:lang w:val="en-US"/>
              </w:rPr>
              <w:lastRenderedPageBreak/>
              <w:t>day 1 post MCT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 the drinking water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14 / 21 day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V systolic pressure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nd pulmonary arterial remodeling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normalization of vessel morphology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fldChar w:fldCharType="begin">
                <w:fldData xml:space="preserve">PFJlZm1hbj48Q2l0ZT48QXV0aG9yPkNzaXN6YXI8L0F1dGhvcj48WWVhcj4yMDA5PC9ZZWFyPjxS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zaXN6YXI8L0F1dGhvcj48WWVhcj4yMDA5PC9ZZWFyPjxS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6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Female Sprague-Dawley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High-fat diet (42% fat)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0 mg/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day Resv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8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reased blood pressure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F1YmluPC9BdXRob3I+PFllYXI+MjAwODwvWWVhcj48UmVj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F1YmluPC9BdXRob3I+PFllYXI+MjAwODwvWWVhcj48UmVj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7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Lean /Obese Zucker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0 mg Resv/kg / day orally by gavage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8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Obese: Systolic blood pressure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Lean: Systolic blood pressure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JpdmVyYTwvQXV0aG9yPjxZZWFyPjIwMDk8L1llYXI+PFJl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JpdmVyYTwvQXV0aG9yPjxZZWFyPjIwMDk8L1llYXI+PFJl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8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rague 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ed fructose (60%) -enriched food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.1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 by gavage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6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Fructose induced hypertension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1dHJhPC9BdXRob3I+PFllYXI+MjAwODwvWWVhcj48UmVj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1dHJhPC9BdXRob3I+PFllYXI+MjAwODwvWWVhcj48UmVj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9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 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ructose (10% in drinking water)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 by gavages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5 day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ructose induced stolic blood pressure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ardiac hypertrophy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1pYXRlbGxvPC9BdXRob3I+PFllYXI+MjAwNTwvWWVhcj48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1pYXRlbGxvPC9BdXRob3I+PFllYXI+MjAwNTwvWWVhcj48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0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57/B6 mice</w:t>
            </w:r>
          </w:p>
        </w:tc>
        <w:tc>
          <w:tcPr>
            <w:tcW w:w="215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490 </w:t>
            </w:r>
            <w:proofErr w:type="spellStart"/>
            <w:r w:rsidRPr="00C473EB">
              <w:rPr>
                <w:rFonts w:ascii="Times New Roman" w:hAnsi="Times New Roman"/>
              </w:rPr>
              <w:t>ng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Ang</w:t>
            </w:r>
            <w:proofErr w:type="spellEnd"/>
            <w:r w:rsidRPr="00C473EB">
              <w:rPr>
                <w:rFonts w:ascii="Times New Roman" w:hAnsi="Times New Roman"/>
              </w:rPr>
              <w:t xml:space="preserve"> II/ min/ kg, </w:t>
            </w:r>
            <w:proofErr w:type="spellStart"/>
            <w:r w:rsidRPr="00C473EB">
              <w:rPr>
                <w:rFonts w:ascii="Times New Roman" w:hAnsi="Times New Roman"/>
              </w:rPr>
              <w:t>ip</w:t>
            </w:r>
            <w:proofErr w:type="spellEnd"/>
          </w:p>
        </w:tc>
        <w:tc>
          <w:tcPr>
            <w:tcW w:w="1931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esv in water at 0.1 mg/ml (</w:t>
            </w:r>
            <w:r w:rsidRPr="00C473EB">
              <w:rPr>
                <w:rFonts w:ascii="Times New Roman" w:hAnsi="Times New Roman"/>
                <w:lang w:val="en-US"/>
              </w:rPr>
              <w:sym w:font="Symbol" w:char="F07E"/>
            </w:r>
            <w:r w:rsidRPr="00C473EB">
              <w:rPr>
                <w:rFonts w:ascii="Times New Roman" w:hAnsi="Times New Roman"/>
                <w:lang w:val="en-US"/>
              </w:rPr>
              <w:t xml:space="preserve">10 mg 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 / 4 weeks</w:t>
            </w:r>
          </w:p>
        </w:tc>
        <w:tc>
          <w:tcPr>
            <w:tcW w:w="4194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Ang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I  induced blood pressure ↓ 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luYW5hZ2E8L0F1dGhvcj48WWVhcj4yMDA5PC9ZZWFyPjxS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luYW5hZ2E8L0F1dGhvcj48WWVhcj4yMDA5PC9ZZWFyPjxS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1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3F60F1" w:rsidTr="00F303A1">
        <w:trPr>
          <w:trHeight w:val="340"/>
        </w:trPr>
        <w:tc>
          <w:tcPr>
            <w:tcW w:w="13652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0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Heart failure / myocardial infarction / cardiac arrest</w:t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–Dawley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yocardial infarction (MI) operated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5 mg/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day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 weeks, starting  1 week before MI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I-induced ventricular tachycardia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I induced ventricular fibrillation ↓ 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yocardial infarct size ↓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ortality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oZW48L0F1dGhvcj48WWVhcj4yMDA4PC9ZZWFyPjxSZWNO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NoZW48L0F1dGhvcj48WWVhcj4yMDA4PC9ZZWFyPjxSZWNO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2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rague–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I operated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0.1 or 1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one daily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nject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4 weeks 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yocardial infarct size 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ractional shortening of the left ventricle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Ameliorated left ventricular dilatation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Left ventricular end-diastolic pressure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pbjwvQXV0aG9yPjxZZWFyPjIwMDg8L1llYXI+PFJlY051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pbjwvQXV0aG9yPjxZZWFyPjIwMDg8L1llYXI+PFJlY051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3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-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I operated 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7 mg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3 month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yocardial infarct size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MI-induced left-ventricular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Left-atrial dilatation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Reduction in left-ventricular fractional shortening </w:t>
            </w:r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1cnN0ZWluPC9BdXRob3I+PFllYXI+MjAwNzwvWWVhcj48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J1cnN0ZWluPC9BdXRob3I+PFllYXI+MjAwNzwvWWVhcj48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4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-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I operated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 week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</w:rPr>
              <w:t>Left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ventricular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function</w:t>
            </w:r>
            <w:proofErr w:type="spellEnd"/>
            <w:r w:rsidRPr="00C473EB">
              <w:rPr>
                <w:rFonts w:ascii="Times New Roman" w:hAnsi="Times New Roman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>↑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Z1a3VkYTwvQXV0aG9yPjxZZWFyPjIwMDY8L1llYXI+PFJl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Z1a3VkYTwvQXV0aG9yPjxZZWFyPjIwMDY8L1llYXI+PFJl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5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rague-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Aortocaval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shunt to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create volume </w:t>
            </w:r>
            <w:r w:rsidRPr="00C473EB">
              <w:rPr>
                <w:rFonts w:ascii="Times New Roman" w:hAnsi="Times New Roman"/>
                <w:lang w:val="en-US"/>
              </w:rPr>
              <w:lastRenderedPageBreak/>
              <w:t>overload and Abdominal aortic banding surgeries to create pressure overload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 xml:space="preserve">2.5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- 2 d post surgery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-14 d post surger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for 26 days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for 14 day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The development of abnormalities in cardiac structure and function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vamNpZWNob3dza2k8L0F1dGhvcj48WWVhcj4yMDEwPC9Z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dvamNpZWNob3dza2k8L0F1dGhvcj48WWVhcj4yMDEwPC9Z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6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lastRenderedPageBreak/>
              <w:t>Sprague–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A single intravenous injection of STZ (65 mg/kg) for 2 weeks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0.1 or 1 mg Resv/ kg + insulin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once a da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5 day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Acute myocardial ischemia/reperfusion ↓ 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h1YW5nPC9BdXRob3I+PFllYXI+MjAxMDwvWWVhcj48UmVj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h1YW5nPC9BdXRob3I+PFllYXI+MjAxMDwvWWVhcj48UmVj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7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Zucker obese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proofErr w:type="gramStart"/>
            <w:r w:rsidRPr="00C473EB">
              <w:rPr>
                <w:rFonts w:ascii="Times New Roman" w:hAnsi="Times New Roman"/>
              </w:rPr>
              <w:t>10%</w:t>
            </w:r>
            <w:proofErr w:type="gramEnd"/>
            <w:r w:rsidRPr="00C473EB">
              <w:rPr>
                <w:rFonts w:ascii="Times New Roman" w:hAnsi="Times New Roman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</w:rPr>
              <w:t>glucose</w:t>
            </w:r>
            <w:proofErr w:type="spellEnd"/>
            <w:r w:rsidRPr="00C473EB">
              <w:rPr>
                <w:rFonts w:ascii="Times New Roman" w:hAnsi="Times New Roman"/>
              </w:rPr>
              <w:t xml:space="preserve"> solution ad libitum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5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cidence of ventricular fibrillation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yocardial infarct size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la2xpPC9BdXRob3I+PFllYXI+MjAwNzwvWWVhcj48UmVj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kxla2xpPC9BdXRob3I+PFllYXI+MjAwNzwvWWVhcj48UmVj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8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rague Dawley rats</w:t>
            </w:r>
          </w:p>
        </w:tc>
        <w:tc>
          <w:tcPr>
            <w:tcW w:w="2159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65 mg STZ/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.5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15 days</w:t>
            </w:r>
          </w:p>
        </w:tc>
        <w:tc>
          <w:tcPr>
            <w:tcW w:w="4194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yocardial infarct size ↓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2" w:space="0" w:color="auto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RoaXJ1bmF2dWtrYXJhc3U8L0F1dGhvcj48WWVhcj4yMDA3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RoaXJ1bmF2dWtrYXJhc3U8L0F1dGhvcj48WWVhcj4yMDA3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19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652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schemia heart disease</w:t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Sprague-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% cholesterol diet for 8 weeks.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schemia / reperfusion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20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/ da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Left ventricular functional recovery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Capillary density ↑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BlbnVtYXRoc2E8L0F1dGhvcj48WWVhcj4yMDA3PC9ZZWFy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BlbnVtYXRoc2E8L0F1dGhvcj48WWVhcj4yMDA3PC9ZZWFy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20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Sprague–Dawley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iddle cerebral artery (MCA) occlusions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>2x10</w:t>
            </w:r>
            <w:r w:rsidRPr="00C473EB">
              <w:rPr>
                <w:rFonts w:ascii="Times New Roman" w:hAnsi="Times New Roman"/>
                <w:vertAlign w:val="superscript"/>
              </w:rPr>
              <w:t>-3</w:t>
            </w:r>
            <w:r w:rsidRPr="00C473EB">
              <w:rPr>
                <w:rFonts w:ascii="Times New Roman" w:hAnsi="Times New Roman"/>
              </w:rPr>
              <w:t>, 2x10</w:t>
            </w:r>
            <w:r w:rsidRPr="00C473EB">
              <w:rPr>
                <w:rFonts w:ascii="Times New Roman" w:hAnsi="Times New Roman"/>
                <w:vertAlign w:val="superscript"/>
              </w:rPr>
              <w:t>-4</w:t>
            </w:r>
            <w:r w:rsidRPr="00C473EB">
              <w:rPr>
                <w:rFonts w:ascii="Times New Roman" w:hAnsi="Times New Roman"/>
              </w:rPr>
              <w:t>, 1x10</w:t>
            </w:r>
            <w:r w:rsidRPr="00C473EB">
              <w:rPr>
                <w:rFonts w:ascii="Times New Roman" w:hAnsi="Times New Roman"/>
                <w:vertAlign w:val="superscript"/>
              </w:rPr>
              <w:t>-4</w:t>
            </w:r>
            <w:r w:rsidRPr="00C473EB">
              <w:rPr>
                <w:rFonts w:ascii="Times New Roman" w:hAnsi="Times New Roman"/>
              </w:rPr>
              <w:t>, 2x10</w:t>
            </w:r>
            <w:r w:rsidRPr="00C473EB">
              <w:rPr>
                <w:rFonts w:ascii="Times New Roman" w:hAnsi="Times New Roman"/>
                <w:vertAlign w:val="superscript"/>
              </w:rPr>
              <w:t>-5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</w:rPr>
            </w:pPr>
            <w:r w:rsidRPr="00C473EB">
              <w:rPr>
                <w:rFonts w:ascii="Times New Roman" w:hAnsi="Times New Roman"/>
              </w:rPr>
              <w:t xml:space="preserve">mg </w:t>
            </w:r>
            <w:proofErr w:type="spellStart"/>
            <w:r w:rsidRPr="00C473EB">
              <w:rPr>
                <w:rFonts w:ascii="Times New Roman" w:hAnsi="Times New Roman"/>
              </w:rPr>
              <w:t>Resv</w:t>
            </w:r>
            <w:proofErr w:type="spellEnd"/>
            <w:r w:rsidRPr="00C473EB">
              <w:rPr>
                <w:rFonts w:ascii="Times New Roman" w:hAnsi="Times New Roman"/>
              </w:rPr>
              <w:t xml:space="preserve">/ kg </w:t>
            </w:r>
            <w:proofErr w:type="spellStart"/>
            <w:r w:rsidRPr="00C473EB">
              <w:rPr>
                <w:rFonts w:ascii="Times New Roman" w:hAnsi="Times New Roman"/>
              </w:rPr>
              <w:t>bw</w:t>
            </w:r>
            <w:proofErr w:type="spellEnd"/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4 hr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Infarct area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hbGVoPC9BdXRob3I+PFllYXI+MjAxMDwvWWVhcj48UmVj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hbGVoPC9BdXRob3I+PFllYXI+MjAxMDwvWWVhcj48UmVj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21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</w:rPr>
              <w:t xml:space="preserve">Yorkshire </w:t>
            </w:r>
            <w:proofErr w:type="spellStart"/>
            <w:r w:rsidRPr="00C473EB">
              <w:rPr>
                <w:rFonts w:ascii="Times New Roman" w:hAnsi="Times New Roman"/>
              </w:rPr>
              <w:t>swine</w:t>
            </w:r>
            <w:proofErr w:type="spellEnd"/>
          </w:p>
        </w:tc>
        <w:tc>
          <w:tcPr>
            <w:tcW w:w="215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Hypercholesterolemic diet (HCC)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100 mg Resv/ 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/ day,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</w:p>
        </w:tc>
        <w:tc>
          <w:tcPr>
            <w:tcW w:w="1275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7 weeks</w:t>
            </w:r>
          </w:p>
        </w:tc>
        <w:tc>
          <w:tcPr>
            <w:tcW w:w="4194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otal cholesterol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HCC reduced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nferolateral</w:t>
            </w:r>
            <w:proofErr w:type="spellEnd"/>
            <w:r w:rsidRPr="00C473EB">
              <w:rPr>
                <w:rFonts w:ascii="Times New Roman" w:hAnsi="Times New Roman"/>
                <w:vertAlign w:val="superscript"/>
                <w:lang w:val="en-US"/>
              </w:rPr>
              <w:t xml:space="preserve"> </w:t>
            </w:r>
            <w:r w:rsidRPr="00C473EB">
              <w:rPr>
                <w:rFonts w:ascii="Times New Roman" w:hAnsi="Times New Roman"/>
                <w:lang w:val="en-US"/>
              </w:rPr>
              <w:t xml:space="preserve">function ↑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Tissue blood flow during stress ↑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JvYmljaDwvQXV0aG9yPjxZZWFyPjIwMTA8L1llYXI+PFJl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JvYmljaDwvQXV0aG9yPjxZZWFyPjIwMTA8L1llYXI+PFJl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22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652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sz w:val="24"/>
                <w:szCs w:val="24"/>
                <w:lang w:val="en-US"/>
              </w:rPr>
              <w:t>Stroke</w:t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Male Wistar rats</w:t>
            </w:r>
          </w:p>
        </w:tc>
        <w:tc>
          <w:tcPr>
            <w:tcW w:w="2159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Focal ischemia by MCA occlusion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ntraluminal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thread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 xml:space="preserve">resveratrol 20 mg/kg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</w:p>
        </w:tc>
        <w:tc>
          <w:tcPr>
            <w:tcW w:w="1275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21 days</w:t>
            </w:r>
          </w:p>
        </w:tc>
        <w:tc>
          <w:tcPr>
            <w:tcW w:w="4194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Resv prevented motor impairment after focal cerebral ischemia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nhanced locomotion and neurological score by resveratrol</w:t>
            </w:r>
          </w:p>
        </w:tc>
        <w:tc>
          <w:tcPr>
            <w:tcW w:w="1637" w:type="dxa"/>
            <w:tcBorders>
              <w:top w:val="nil"/>
              <w:left w:val="nil"/>
              <w:bottom w:val="single" w:sz="2" w:space="0" w:color="auto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pbmhhPC9BdXRob3I+PFllYXI+MjAwMjwvWWVhcj48UmVj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lang w:val="en-US"/>
              </w:rPr>
              <w:fldChar w:fldCharType="begin">
                <w:fldData xml:space="preserve">PFJlZm1hbj48Q2l0ZT48QXV0aG9yPlNpbmhhPC9BdXRob3I+PFllYXI+MjAwMjwvWWVhcj48UmVj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</w:fldData>
              </w:fldChar>
            </w:r>
            <w:r w:rsidR="00F12245">
              <w:rPr>
                <w:rFonts w:ascii="Times New Roman" w:hAnsi="Times New Roman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lang w:val="en-US"/>
              </w:rPr>
            </w:r>
            <w:r>
              <w:rPr>
                <w:rFonts w:ascii="Times New Roman" w:hAnsi="Times New Roman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lang w:val="en-US"/>
              </w:rPr>
            </w:r>
            <w:r w:rsidRPr="00C473EB">
              <w:rPr>
                <w:rFonts w:ascii="Times New Roman" w:hAnsi="Times New Roman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lang w:val="en-US"/>
              </w:rPr>
              <w:t>23</w:t>
            </w:r>
            <w:r w:rsidR="00BA1C93" w:rsidRPr="00BA1C93">
              <w:rPr>
                <w:rFonts w:ascii="Arial" w:hAnsi="Arial" w:cs="Arial"/>
                <w:noProof/>
                <w:lang w:val="en-US"/>
              </w:rPr>
              <w:t>]</w:t>
            </w:r>
            <w:r w:rsidRPr="00C473EB">
              <w:rPr>
                <w:rFonts w:ascii="Times New Roman" w:hAnsi="Times New Roman"/>
                <w:lang w:val="en-US"/>
              </w:rPr>
              <w:fldChar w:fldCharType="end"/>
            </w:r>
          </w:p>
        </w:tc>
      </w:tr>
      <w:tr w:rsidR="00E61D19" w:rsidRPr="00C473EB" w:rsidTr="00F303A1">
        <w:trPr>
          <w:trHeight w:val="340"/>
        </w:trPr>
        <w:tc>
          <w:tcPr>
            <w:tcW w:w="13652" w:type="dxa"/>
            <w:gridSpan w:val="6"/>
            <w:tcBorders>
              <w:top w:val="single" w:sz="2" w:space="0" w:color="auto"/>
              <w:left w:val="single" w:sz="18" w:space="0" w:color="auto"/>
              <w:bottom w:val="nil"/>
              <w:right w:val="nil"/>
            </w:tcBorders>
            <w:shd w:val="pct12" w:color="auto" w:fill="auto"/>
            <w:vAlign w:val="center"/>
          </w:tcPr>
          <w:p w:rsidR="00E61D19" w:rsidRPr="008005FC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005FC">
              <w:rPr>
                <w:rFonts w:ascii="Times New Roman" w:hAnsi="Times New Roman"/>
                <w:sz w:val="24"/>
                <w:szCs w:val="24"/>
                <w:lang w:val="en-US"/>
              </w:rPr>
              <w:t>Serum lipids</w:t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ale Wistar rats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iabetes-induced by single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injection of 60 mg/ kg STZ – 1 week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po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dosage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of 10 mg Resv/ kg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/ day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4 weeks / 8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Serum triglycerides (4 &amp; 8 weeks) ↓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HDL-cholesterol (4 &amp; 8 weeks) ↑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LDL-cholesterol (4 &amp; 8 weeks)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JvZ2hhbmk8L0F1dGhvcj48WWVhcj4yMDEwPC9ZZWFyPjxS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</w:fldData>
              </w:fldChar>
            </w:r>
            <w:r w:rsidR="00F1224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lJvZ2hhbmk8L0F1dGhvcj48WWVhcj4yMDEwPC9ZZWFyPjxS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</w:fldData>
              </w:fldChar>
            </w:r>
            <w:r w:rsidR="00F1224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4</w:t>
            </w:r>
            <w:r w:rsidR="00BA1C93" w:rsidRPr="00BA1C93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C473EB" w:rsidTr="00F303A1">
        <w:tc>
          <w:tcPr>
            <w:tcW w:w="2456" w:type="dxa"/>
            <w:tcBorders>
              <w:top w:val="nil"/>
              <w:left w:val="single" w:sz="18" w:space="0" w:color="auto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Apolipoprotein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E KO mice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P183/1-mixture: 27% Resv, 1.37 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%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caffeic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cid and 8.35% </w:t>
            </w: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cathechin</w:t>
            </w:r>
            <w:proofErr w:type="spellEnd"/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8 weeks</w:t>
            </w:r>
          </w:p>
        </w:tc>
        <w:tc>
          <w:tcPr>
            <w:tcW w:w="4194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>Morphometric</w:t>
            </w:r>
            <w:proofErr w:type="spellEnd"/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analysis: atherosclerosis ↓</w:t>
            </w:r>
          </w:p>
        </w:tc>
        <w:tc>
          <w:tcPr>
            <w:tcW w:w="1637" w:type="dxa"/>
            <w:tcBorders>
              <w:top w:val="nil"/>
              <w:left w:val="nil"/>
              <w:bottom w:val="nil"/>
              <w:right w:val="nil"/>
            </w:tcBorders>
            <w:shd w:val="pct5" w:color="auto" w:fill="auto"/>
            <w:vAlign w:val="center"/>
          </w:tcPr>
          <w:p w:rsidR="00E61D19" w:rsidRPr="00C473EB" w:rsidRDefault="005C63F8" w:rsidP="00BA1C93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5vcmF0YTwvQXV0aG9yPjxZZWFyPjIwMDc8L1llYXI+PFJl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</w:fldData>
              </w:fldChar>
            </w:r>
            <w:r w:rsidR="00F1224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REFMGR.CITE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FJlZm1hbj48Q2l0ZT48QXV0aG9yPk5vcmF0YTwvQXV0aG9yPjxZZWFyPjIwMDc8L1llYXI+PFJl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</w:fldData>
              </w:fldChar>
            </w:r>
            <w:r w:rsidR="00F12245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BA1C93" w:rsidRPr="00BA1C93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[</w:t>
            </w:r>
            <w:r w:rsidR="00BA1C93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25</w:t>
            </w:r>
            <w:r w:rsidR="00BA1C93" w:rsidRPr="00BA1C93">
              <w:rPr>
                <w:rFonts w:ascii="Arial" w:hAnsi="Arial" w:cs="Arial"/>
                <w:noProof/>
                <w:sz w:val="24"/>
                <w:szCs w:val="24"/>
                <w:lang w:val="en-US"/>
              </w:rPr>
              <w:t>]</w:t>
            </w:r>
            <w:r w:rsidRPr="00C473EB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E61D19" w:rsidRPr="003F60F1" w:rsidTr="00F303A1">
        <w:tc>
          <w:tcPr>
            <w:tcW w:w="13652" w:type="dxa"/>
            <w:gridSpan w:val="6"/>
            <w:tcBorders>
              <w:top w:val="nil"/>
              <w:left w:val="nil"/>
              <w:bottom w:val="nil"/>
              <w:right w:val="nil"/>
            </w:tcBorders>
          </w:tcPr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lastRenderedPageBreak/>
              <w:t>Ang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I: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Angiotensin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II; DOCA: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Deoxycorticosterone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 acetate; HCC: Hypercholesterolemic diet; MCT: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monocrotalin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>; MCA: middle cerebral artery; MI: Myocardial infarction; RV: Right ventricular; SHR: spontaneously hypertensive rat; STZ: Streptozotocin;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proofErr w:type="spellStart"/>
            <w:r w:rsidRPr="00C473EB">
              <w:rPr>
                <w:rFonts w:ascii="Times New Roman" w:hAnsi="Times New Roman"/>
                <w:lang w:val="en-US"/>
              </w:rPr>
              <w:t>Bw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body weight;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g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ntragastrically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;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ip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intraperitoneally; </w:t>
            </w:r>
            <w:proofErr w:type="spellStart"/>
            <w:r w:rsidRPr="00C473EB">
              <w:rPr>
                <w:rFonts w:ascii="Times New Roman" w:hAnsi="Times New Roman"/>
                <w:lang w:val="en-US"/>
              </w:rPr>
              <w:t>po</w:t>
            </w:r>
            <w:proofErr w:type="spellEnd"/>
            <w:r w:rsidRPr="00C473EB">
              <w:rPr>
                <w:rFonts w:ascii="Times New Roman" w:hAnsi="Times New Roman"/>
                <w:lang w:val="en-US"/>
              </w:rPr>
              <w:t xml:space="preserve">: per oral; </w:t>
            </w:r>
          </w:p>
          <w:p w:rsidR="00E61D19" w:rsidRPr="00C473EB" w:rsidRDefault="00E61D19" w:rsidP="00F303A1">
            <w:pPr>
              <w:spacing w:after="0" w:line="240" w:lineRule="auto"/>
              <w:rPr>
                <w:rFonts w:ascii="Times New Roman" w:hAnsi="Times New Roman"/>
                <w:lang w:val="en-US"/>
              </w:rPr>
            </w:pPr>
            <w:r w:rsidRPr="00C473EB">
              <w:rPr>
                <w:rFonts w:ascii="Times New Roman" w:hAnsi="Times New Roman"/>
                <w:lang w:val="en-US"/>
              </w:rPr>
              <w:t>Effect are indicated by ↓: reduction; ↑: enhancement</w:t>
            </w:r>
            <w:proofErr w:type="gramStart"/>
            <w:r w:rsidRPr="00C473EB">
              <w:rPr>
                <w:rFonts w:ascii="Times New Roman" w:hAnsi="Times New Roman"/>
                <w:lang w:val="en-US"/>
              </w:rPr>
              <w:t xml:space="preserve">; </w:t>
            </w:r>
            <w:proofErr w:type="gramEnd"/>
            <w:r w:rsidRPr="00C473EB">
              <w:rPr>
                <w:rFonts w:ascii="Times New Roman" w:hAnsi="Times New Roman"/>
                <w:lang w:val="en-US"/>
              </w:rPr>
              <w:sym w:font="Symbol" w:char="F0AE"/>
            </w:r>
            <w:r w:rsidRPr="00C473EB">
              <w:rPr>
                <w:rFonts w:ascii="Times New Roman" w:hAnsi="Times New Roman"/>
                <w:lang w:val="en-US"/>
              </w:rPr>
              <w:t>: no effect.</w:t>
            </w:r>
          </w:p>
        </w:tc>
      </w:tr>
    </w:tbl>
    <w:p w:rsidR="00A253C6" w:rsidRDefault="00A253C6" w:rsidP="00F4595D">
      <w:pPr>
        <w:rPr>
          <w:rFonts w:ascii="Times New Roman" w:hAnsi="Times New Roman"/>
          <w:b/>
          <w:lang w:val="en-US"/>
        </w:rPr>
      </w:pPr>
    </w:p>
    <w:p w:rsidR="00BA1C93" w:rsidRPr="00A253C6" w:rsidRDefault="00BA1C93" w:rsidP="00F4595D">
      <w:pPr>
        <w:rPr>
          <w:rFonts w:ascii="Times New Roman" w:hAnsi="Times New Roman"/>
          <w:b/>
          <w:lang w:val="en-US"/>
        </w:rPr>
      </w:pPr>
      <w:r w:rsidRPr="00BA1C93">
        <w:rPr>
          <w:rFonts w:ascii="Times New Roman" w:hAnsi="Times New Roman"/>
          <w:b/>
          <w:lang w:val="en-US"/>
        </w:rPr>
        <w:t>References</w:t>
      </w:r>
    </w:p>
    <w:p w:rsidR="00F12245" w:rsidRDefault="005C63F8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lang w:val="en-US"/>
        </w:rPr>
        <w:fldChar w:fldCharType="begin"/>
      </w:r>
      <w:r w:rsidR="00BA1C93">
        <w:rPr>
          <w:rFonts w:ascii="Times New Roman" w:hAnsi="Times New Roman"/>
          <w:lang w:val="en-US"/>
        </w:rPr>
        <w:instrText xml:space="preserve"> ADDIN REFMGR.REFLIST </w:instrText>
      </w:r>
      <w:r>
        <w:rPr>
          <w:rFonts w:ascii="Times New Roman" w:hAnsi="Times New Roman"/>
          <w:lang w:val="en-US"/>
        </w:rPr>
        <w:fldChar w:fldCharType="separate"/>
      </w:r>
      <w:r w:rsidR="00F12245">
        <w:rPr>
          <w:rFonts w:ascii="Times New Roman" w:hAnsi="Times New Roman"/>
          <w:noProof/>
          <w:lang w:val="en-US"/>
        </w:rPr>
        <w:tab/>
        <w:t xml:space="preserve">1. </w:t>
      </w:r>
      <w:r w:rsidR="00F12245">
        <w:rPr>
          <w:rFonts w:ascii="Times New Roman" w:hAnsi="Times New Roman"/>
          <w:noProof/>
          <w:lang w:val="en-US"/>
        </w:rPr>
        <w:tab/>
        <w:t>Behbahani J, Thandapilly SJ, Louis XL, Huang Y, Shao Z et al. (2010) Resveratrol and small artery compliance and remodeling in the spontaneously hypertensive rat. Am J Hypertens 23: 1273-1278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. </w:t>
      </w:r>
      <w:r>
        <w:rPr>
          <w:rFonts w:ascii="Times New Roman" w:hAnsi="Times New Roman"/>
          <w:noProof/>
          <w:lang w:val="en-US"/>
        </w:rPr>
        <w:tab/>
        <w:t>Thandapilly SJ, Wojciechowski P, Behbahani J, Louis XL, Yu L et al. (2010) Resveratrol prevents the development of pathological cardiac hypertrophy and contractile dysfunction in the SHR without lowering blood pressure. Am J Hypertens 23: 192-196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3. </w:t>
      </w:r>
      <w:r>
        <w:rPr>
          <w:rFonts w:ascii="Times New Roman" w:hAnsi="Times New Roman"/>
          <w:noProof/>
          <w:lang w:val="en-US"/>
        </w:rPr>
        <w:tab/>
        <w:t>Biala A, Tauriainen E, Siltanen A, Shi J, Merasto S et al. (2010) Resveratrol induces mitochondrial biogenesis and ameliorates Ang II-induced cardiac remodeling in transgenic rats harboring human renin and angiotensinogen genes. Blood Press 19: 196-205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4. </w:t>
      </w:r>
      <w:r>
        <w:rPr>
          <w:rFonts w:ascii="Times New Roman" w:hAnsi="Times New Roman"/>
          <w:noProof/>
          <w:lang w:val="en-US"/>
        </w:rPr>
        <w:tab/>
        <w:t>Chan V, Fenning A, Iyer A, Hoey A, Brown L (2011) Resveratrol improves cardiovascular function in DOCA-salt hypertensive rats. Curr Pharm Biotechnol 12: 429-436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5. </w:t>
      </w:r>
      <w:r>
        <w:rPr>
          <w:rFonts w:ascii="Times New Roman" w:hAnsi="Times New Roman"/>
          <w:noProof/>
          <w:lang w:val="en-US"/>
        </w:rPr>
        <w:tab/>
        <w:t>Yang DL, Zhang HG, Xu YL, Gao YH, Yang XJ et al. (2010) Resveratrol inhibits right ventricular hypertrophy induced by monocrotaline in rats. Clin Exp Pharmacol Physiol 37: 150-155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6. </w:t>
      </w:r>
      <w:r>
        <w:rPr>
          <w:rFonts w:ascii="Times New Roman" w:hAnsi="Times New Roman"/>
          <w:noProof/>
          <w:lang w:val="en-US"/>
        </w:rPr>
        <w:tab/>
        <w:t>Csiszar A, Labinskyy N, Olson S, Pinto JT, Gupte S et al. (2009) Resveratrol prevents monocrotaline-induced pulmonary hypertension in rats. Hypertension 54: 668-675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7. </w:t>
      </w:r>
      <w:r>
        <w:rPr>
          <w:rFonts w:ascii="Times New Roman" w:hAnsi="Times New Roman"/>
          <w:noProof/>
          <w:lang w:val="en-US"/>
        </w:rPr>
        <w:tab/>
        <w:t>Aubin MC, Lajoie C, Clement R, Gosselin H, Calderone A et al. (2008) Female rats fed a high-fat diet were associated with vascular dysfunction and cardiac fibrosis in the absence of overt obesity and hyperlipidemia: therapeutic potential of resveratrol. J Pharmacol Exp Ther 325: 961-968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8. </w:t>
      </w:r>
      <w:r>
        <w:rPr>
          <w:rFonts w:ascii="Times New Roman" w:hAnsi="Times New Roman"/>
          <w:noProof/>
          <w:lang w:val="en-US"/>
        </w:rPr>
        <w:tab/>
        <w:t>Rivera L, Moron R, Zarzuelo A, Galisteo M (2009) Long-term resveratrol administration reduces metabolic disturbances and lowers blood pressure in obese Zucker rats. Biochem Pharmacol 77: 1053-1063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lastRenderedPageBreak/>
        <w:tab/>
        <w:t xml:space="preserve">9. </w:t>
      </w:r>
      <w:r>
        <w:rPr>
          <w:rFonts w:ascii="Times New Roman" w:hAnsi="Times New Roman"/>
          <w:noProof/>
          <w:lang w:val="en-US"/>
        </w:rPr>
        <w:tab/>
        <w:t>Sutra T, Oiry C, zay-Milhau J, Youl E, Magous R et al. (2008) Preventive effects of nutritional doses of polyphenolic molecules on cardiac fibrosis associated with metabolic syndrome: Involvement of osteopontin and oxidative stress. J Agric Food Chem 56: 11683-11687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0. </w:t>
      </w:r>
      <w:r>
        <w:rPr>
          <w:rFonts w:ascii="Times New Roman" w:hAnsi="Times New Roman"/>
          <w:noProof/>
          <w:lang w:val="en-US"/>
        </w:rPr>
        <w:tab/>
        <w:t>Miatello R, Vazquez M, Renna N, Cruzado M, Zumino AP et al. (2005) Chronic administration of resveratrol prevents biochemical cardiovascular changes in fructose-fed rats. Am J Hypertens 18: 864-870.</w:t>
      </w:r>
    </w:p>
    <w:p w:rsidR="00F12245" w:rsidRPr="003F60F1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  <w:lang w:val="en-US"/>
        </w:rPr>
        <w:tab/>
        <w:t xml:space="preserve">11. </w:t>
      </w:r>
      <w:r>
        <w:rPr>
          <w:rFonts w:ascii="Times New Roman" w:hAnsi="Times New Roman"/>
          <w:noProof/>
          <w:lang w:val="en-US"/>
        </w:rPr>
        <w:tab/>
        <w:t xml:space="preserve">Inanaga K, Ichiki T, Matsuura H, Miyazaki R, Hashimoto T et al. (2009) Resveratrol attenuates angiotensin II-induced interleukin-6 expression and perivascular fibrosis. </w:t>
      </w:r>
      <w:r w:rsidRPr="003F60F1">
        <w:rPr>
          <w:rFonts w:ascii="Times New Roman" w:hAnsi="Times New Roman"/>
          <w:noProof/>
        </w:rPr>
        <w:t>Hypertens Res 32: 466-471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3F60F1">
        <w:rPr>
          <w:rFonts w:ascii="Times New Roman" w:hAnsi="Times New Roman"/>
          <w:noProof/>
        </w:rPr>
        <w:tab/>
        <w:t xml:space="preserve">12. </w:t>
      </w:r>
      <w:r w:rsidRPr="003F60F1">
        <w:rPr>
          <w:rFonts w:ascii="Times New Roman" w:hAnsi="Times New Roman"/>
          <w:noProof/>
        </w:rPr>
        <w:tab/>
        <w:t xml:space="preserve">Chen YR, Yi FF, Li XY, Wang CY, Chen L et al. </w:t>
      </w:r>
      <w:r>
        <w:rPr>
          <w:rFonts w:ascii="Times New Roman" w:hAnsi="Times New Roman"/>
          <w:noProof/>
          <w:lang w:val="en-US"/>
        </w:rPr>
        <w:t>(2008) Resveratrol attenuates ventricular arrhythmias and improves the long-term survival in rats with myocardial infarction. Cardiovasc Drugs Ther 22: 479-485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3. </w:t>
      </w:r>
      <w:r>
        <w:rPr>
          <w:rFonts w:ascii="Times New Roman" w:hAnsi="Times New Roman"/>
          <w:noProof/>
          <w:lang w:val="en-US"/>
        </w:rPr>
        <w:tab/>
        <w:t>Lin JF, Lin SM, Chih CL, Nien MW, Su HH et al. (2008) Resveratrol reduces infarct size and improves ventricular function after myocardial ischemia in rats. Life Sci 83: 313-317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4. </w:t>
      </w:r>
      <w:r>
        <w:rPr>
          <w:rFonts w:ascii="Times New Roman" w:hAnsi="Times New Roman"/>
          <w:noProof/>
          <w:lang w:val="en-US"/>
        </w:rPr>
        <w:tab/>
        <w:t>Burstein B, Maguy A, Clement R, Gosselin H, Poulin F et al. (2007) Effects of resveratrol (trans-3,5,4'-trihydroxystilbene) treatment on cardiac remodeling following myocardial infarction. J Pharmacol Exp Ther 323: 916-923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5. </w:t>
      </w:r>
      <w:r>
        <w:rPr>
          <w:rFonts w:ascii="Times New Roman" w:hAnsi="Times New Roman"/>
          <w:noProof/>
          <w:lang w:val="en-US"/>
        </w:rPr>
        <w:tab/>
        <w:t>Fukuda S, Kaga S, Zhan L, Bagchi D, Das DK et al. (2006) Resveratrol ameliorates myocardial damage by inducing vascular endothelial growth factor-angiogenesis and tyrosine kinase receptor Flk-1. Cell Biochem Biophys 44: 43-49.</w:t>
      </w:r>
    </w:p>
    <w:p w:rsidR="00F12245" w:rsidRPr="003F60F1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  <w:lang w:val="en-US"/>
        </w:rPr>
        <w:tab/>
        <w:t xml:space="preserve">16. </w:t>
      </w:r>
      <w:r>
        <w:rPr>
          <w:rFonts w:ascii="Times New Roman" w:hAnsi="Times New Roman"/>
          <w:noProof/>
          <w:lang w:val="en-US"/>
        </w:rPr>
        <w:tab/>
        <w:t xml:space="preserve">Wojciechowski P, Juric D, Louis XL, Thandapilly SJ, Yu L et al. (2010) Resveratrol arrests and regresses the development of pressure overload - but not volume overload-induced cardiac hypertrophy in rats. </w:t>
      </w:r>
      <w:r w:rsidRPr="003F60F1">
        <w:rPr>
          <w:rFonts w:ascii="Times New Roman" w:hAnsi="Times New Roman"/>
          <w:noProof/>
        </w:rPr>
        <w:t>J Nutr 140: 962-968.</w:t>
      </w:r>
    </w:p>
    <w:p w:rsidR="00F12245" w:rsidRPr="003F60F1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</w:rPr>
      </w:pPr>
      <w:r w:rsidRPr="003F60F1">
        <w:rPr>
          <w:rFonts w:ascii="Times New Roman" w:hAnsi="Times New Roman"/>
          <w:noProof/>
        </w:rPr>
        <w:tab/>
        <w:t xml:space="preserve">17. </w:t>
      </w:r>
      <w:r w:rsidRPr="003F60F1">
        <w:rPr>
          <w:rFonts w:ascii="Times New Roman" w:hAnsi="Times New Roman"/>
          <w:noProof/>
        </w:rPr>
        <w:tab/>
        <w:t xml:space="preserve">Huang JP, Huang SS, Deng JY, Chang CC, Day YJ et al. </w:t>
      </w:r>
      <w:r>
        <w:rPr>
          <w:rFonts w:ascii="Times New Roman" w:hAnsi="Times New Roman"/>
          <w:noProof/>
          <w:lang w:val="en-US"/>
        </w:rPr>
        <w:t xml:space="preserve">(2010) Insulin and resveratrol act synergistically, preventing cardiac dysfunction in diabetes, but the advantage of resveratrol in diabetics with acute heart attack is antagonized by insulin. </w:t>
      </w:r>
      <w:r w:rsidRPr="003F60F1">
        <w:rPr>
          <w:rFonts w:ascii="Times New Roman" w:hAnsi="Times New Roman"/>
          <w:noProof/>
        </w:rPr>
        <w:t>Free Radic Biol Med 49: 1710-1721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 w:rsidRPr="003F60F1">
        <w:rPr>
          <w:rFonts w:ascii="Times New Roman" w:hAnsi="Times New Roman"/>
          <w:noProof/>
        </w:rPr>
        <w:tab/>
        <w:t xml:space="preserve">18. </w:t>
      </w:r>
      <w:r w:rsidRPr="003F60F1">
        <w:rPr>
          <w:rFonts w:ascii="Times New Roman" w:hAnsi="Times New Roman"/>
          <w:noProof/>
        </w:rPr>
        <w:tab/>
        <w:t xml:space="preserve">Lekli I, Szabo G, Juhasz B, Das S, Das M et al. </w:t>
      </w:r>
      <w:r>
        <w:rPr>
          <w:rFonts w:ascii="Times New Roman" w:hAnsi="Times New Roman"/>
          <w:noProof/>
          <w:lang w:val="en-US"/>
        </w:rPr>
        <w:t>(2007) Protective mechanisms of resveratrol against ischemia/reperfusion-induced damage in hearts obtained from Zucker obese rats: the role of GLUT-4 and endothelin. Am J Physiol Heart Circ Physiol 294: H859-H866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19. </w:t>
      </w:r>
      <w:r>
        <w:rPr>
          <w:rFonts w:ascii="Times New Roman" w:hAnsi="Times New Roman"/>
          <w:noProof/>
          <w:lang w:val="en-US"/>
        </w:rPr>
        <w:tab/>
        <w:t>Thirunavukkarasu M, Penumathsa SV, Koneru S, Juhasz B, Zhan L et al. (2007) Resveratrol alleviates cardiac dysfunction in streptozotocin-induced diabetes: Role of nitric oxide, thioredoxin, and heme oxygenase. Free Radic Biol Med 43: 720-729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0. </w:t>
      </w:r>
      <w:r>
        <w:rPr>
          <w:rFonts w:ascii="Times New Roman" w:hAnsi="Times New Roman"/>
          <w:noProof/>
          <w:lang w:val="en-US"/>
        </w:rPr>
        <w:tab/>
        <w:t>Penumathsa SV, Thirunavukkarasu M, Koneru S, Juhasz B, Zhan L et al. (2007) Statin and resveratrol in combination induces cardioprotection against myocardial infarction in hypercholesterolemic rat. J Mol Cell Cardiol 42: 508-516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lastRenderedPageBreak/>
        <w:tab/>
        <w:t xml:space="preserve">21. </w:t>
      </w:r>
      <w:r>
        <w:rPr>
          <w:rFonts w:ascii="Times New Roman" w:hAnsi="Times New Roman"/>
          <w:noProof/>
          <w:lang w:val="en-US"/>
        </w:rPr>
        <w:tab/>
        <w:t>Saleh MC, Connell BJ, Saleh TM (2010) Resveratrol preconditioning induces cellular stress proteins and is mediated via NMDA and estrogen receptors. Neuroscience 166: 445-454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2. </w:t>
      </w:r>
      <w:r>
        <w:rPr>
          <w:rFonts w:ascii="Times New Roman" w:hAnsi="Times New Roman"/>
          <w:noProof/>
          <w:lang w:val="en-US"/>
        </w:rPr>
        <w:tab/>
        <w:t>Robich MP, Osipov RM, Nezafat R, Feng J, Clements RT et al. (2010) Resveratrol improves myocardial perfusion in a swine model of hypercholesterolemia and chronic myocardial ischemia. Circulation 122: S142-S149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3. </w:t>
      </w:r>
      <w:r>
        <w:rPr>
          <w:rFonts w:ascii="Times New Roman" w:hAnsi="Times New Roman"/>
          <w:noProof/>
          <w:lang w:val="en-US"/>
        </w:rPr>
        <w:tab/>
        <w:t>Sinha K, Chaudhary G, Gupta YK (2002) Protective effect of resveratrol against oxidative stress in middle cerebral artery occlusion model of stroke in rats. Life Sci 71: 655-665.</w:t>
      </w:r>
    </w:p>
    <w:p w:rsidR="00F12245" w:rsidRDefault="00F12245" w:rsidP="00F12245">
      <w:pPr>
        <w:tabs>
          <w:tab w:val="right" w:pos="540"/>
          <w:tab w:val="left" w:pos="720"/>
        </w:tabs>
        <w:spacing w:after="24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4. </w:t>
      </w:r>
      <w:r>
        <w:rPr>
          <w:rFonts w:ascii="Times New Roman" w:hAnsi="Times New Roman"/>
          <w:noProof/>
          <w:lang w:val="en-US"/>
        </w:rPr>
        <w:tab/>
        <w:t>Roghani M, Baluchnejadmojarad T (2010) Mechanisms underlying vascular effect of chronic resveratrol in streptozotocin-diabetic rats. Phytother Res S148-S154.</w:t>
      </w:r>
    </w:p>
    <w:p w:rsidR="00F12245" w:rsidRDefault="00F12245" w:rsidP="00F12245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  <w:lang w:val="en-US"/>
        </w:rPr>
        <w:tab/>
        <w:t xml:space="preserve">25. </w:t>
      </w:r>
      <w:r>
        <w:rPr>
          <w:rFonts w:ascii="Times New Roman" w:hAnsi="Times New Roman"/>
          <w:noProof/>
          <w:lang w:val="en-US"/>
        </w:rPr>
        <w:tab/>
        <w:t>Norata GD, Marchesi P, Passamonti S, Pirillo A, Violi F et al. (2007) Anti-inflammatory and anti-atherogenic effects of cathechin, caffeic acid and trans-resveratrol in apolipoprotein E deficient mice. Atherosclerosis 191: 265-271.</w:t>
      </w:r>
    </w:p>
    <w:p w:rsidR="00F12245" w:rsidRDefault="00F12245" w:rsidP="00F12245">
      <w:pPr>
        <w:tabs>
          <w:tab w:val="right" w:pos="540"/>
          <w:tab w:val="left" w:pos="720"/>
        </w:tabs>
        <w:spacing w:after="0" w:line="240" w:lineRule="auto"/>
        <w:ind w:left="720" w:hanging="720"/>
        <w:rPr>
          <w:rFonts w:ascii="Times New Roman" w:hAnsi="Times New Roman"/>
          <w:noProof/>
          <w:lang w:val="en-US"/>
        </w:rPr>
      </w:pPr>
    </w:p>
    <w:p w:rsidR="00BA1C93" w:rsidRPr="00BA1C93" w:rsidRDefault="005C63F8" w:rsidP="00F4595D">
      <w:pPr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fldChar w:fldCharType="end"/>
      </w:r>
    </w:p>
    <w:sectPr w:rsidR="00BA1C93" w:rsidRPr="00BA1C93" w:rsidSect="001A023D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6838" w:h="11906" w:orient="landscape"/>
      <w:pgMar w:top="1134" w:right="1701" w:bottom="1134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E54E9" w:rsidRDefault="00CE54E9" w:rsidP="009336C1">
      <w:pPr>
        <w:spacing w:after="0" w:line="240" w:lineRule="auto"/>
      </w:pPr>
      <w:r>
        <w:separator/>
      </w:r>
    </w:p>
  </w:endnote>
  <w:endnote w:type="continuationSeparator" w:id="0">
    <w:p w:rsidR="00CE54E9" w:rsidRDefault="00CE54E9" w:rsidP="009336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93126" w:rsidRDefault="00E93126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800B8" w:rsidRPr="001A023D" w:rsidRDefault="005C63F8" w:rsidP="001A023D">
    <w:pPr>
      <w:rPr>
        <w:rFonts w:ascii="Times New Roman" w:hAnsi="Times New Roman"/>
        <w:sz w:val="24"/>
        <w:szCs w:val="24"/>
        <w:lang w:val="en-US"/>
      </w:rPr>
    </w:pPr>
    <w:r>
      <w:fldChar w:fldCharType="begin"/>
    </w:r>
    <w:r w:rsidR="00F05CDC" w:rsidRPr="001A023D">
      <w:rPr>
        <w:lang w:val="en-US"/>
      </w:rPr>
      <w:instrText xml:space="preserve"> PAGE   \* MERGEFORMAT </w:instrText>
    </w:r>
    <w:r>
      <w:fldChar w:fldCharType="separate"/>
    </w:r>
    <w:r w:rsidR="003F60F1">
      <w:rPr>
        <w:noProof/>
        <w:lang w:val="en-US"/>
      </w:rPr>
      <w:t>2</w:t>
    </w:r>
    <w:r>
      <w:fldChar w:fldCharType="end"/>
    </w:r>
    <w:r w:rsidR="001A023D" w:rsidRPr="001A023D">
      <w:rPr>
        <w:lang w:val="en-US"/>
      </w:rPr>
      <w:t xml:space="preserve"> </w:t>
    </w:r>
    <w:r w:rsidR="001A023D">
      <w:rPr>
        <w:lang w:val="en-US"/>
      </w:rPr>
      <w:t xml:space="preserve">    </w:t>
    </w:r>
    <w:proofErr w:type="spellStart"/>
    <w:r w:rsidR="001A023D" w:rsidRPr="001A023D">
      <w:rPr>
        <w:rFonts w:ascii="Times New Roman" w:hAnsi="Times New Roman"/>
        <w:lang w:val="en-US"/>
      </w:rPr>
      <w:t>Vang</w:t>
    </w:r>
    <w:proofErr w:type="spellEnd"/>
    <w:r w:rsidR="001A023D" w:rsidRPr="001A023D">
      <w:rPr>
        <w:rFonts w:ascii="Times New Roman" w:hAnsi="Times New Roman"/>
        <w:lang w:val="en-US"/>
      </w:rPr>
      <w:t xml:space="preserve"> et </w:t>
    </w:r>
    <w:r w:rsidR="001A023D" w:rsidRPr="00E93126">
      <w:rPr>
        <w:rFonts w:ascii="Times New Roman" w:hAnsi="Times New Roman"/>
        <w:i/>
        <w:lang w:val="en-US"/>
      </w:rPr>
      <w:t>al.</w:t>
    </w:r>
    <w:r w:rsidR="001A023D">
      <w:rPr>
        <w:rFonts w:ascii="Times New Roman" w:hAnsi="Times New Roman"/>
        <w:lang w:val="en-US"/>
      </w:rPr>
      <w:t xml:space="preserve">  </w:t>
    </w:r>
    <w:r w:rsidR="001A023D">
      <w:rPr>
        <w:lang w:val="en-US"/>
      </w:rPr>
      <w:t xml:space="preserve"> </w:t>
    </w:r>
    <w:r w:rsidR="001A023D">
      <w:rPr>
        <w:rFonts w:ascii="Times New Roman" w:hAnsi="Times New Roman"/>
        <w:sz w:val="24"/>
        <w:szCs w:val="24"/>
        <w:lang w:val="en-US"/>
      </w:rPr>
      <w:t>“</w:t>
    </w:r>
    <w:r w:rsidR="001A023D" w:rsidRPr="00E61D19">
      <w:rPr>
        <w:rFonts w:ascii="Times New Roman" w:hAnsi="Times New Roman"/>
        <w:sz w:val="24"/>
        <w:szCs w:val="24"/>
        <w:lang w:val="en-US"/>
      </w:rPr>
      <w:t>What is new for an old Molecule? Systematic Review and Recommendations on the use of Resveratrol</w:t>
    </w:r>
    <w:r w:rsidR="001A023D">
      <w:rPr>
        <w:rFonts w:ascii="Times New Roman" w:hAnsi="Times New Roman"/>
        <w:sz w:val="24"/>
        <w:szCs w:val="24"/>
        <w:lang w:val="en-US"/>
      </w:rPr>
      <w:t>”   Table S2</w:t>
    </w:r>
  </w:p>
  <w:p w:rsidR="006800B8" w:rsidRPr="001A023D" w:rsidRDefault="00CE54E9">
    <w:pPr>
      <w:pStyle w:val="Footer"/>
      <w:rPr>
        <w:lang w:val="en-US"/>
      </w:rPr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93126" w:rsidRDefault="00E93126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E54E9" w:rsidRDefault="00CE54E9" w:rsidP="009336C1">
      <w:pPr>
        <w:spacing w:after="0" w:line="240" w:lineRule="auto"/>
      </w:pPr>
      <w:r>
        <w:separator/>
      </w:r>
    </w:p>
  </w:footnote>
  <w:footnote w:type="continuationSeparator" w:id="0">
    <w:p w:rsidR="00CE54E9" w:rsidRDefault="00CE54E9" w:rsidP="009336C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93126" w:rsidRDefault="00E93126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93126" w:rsidRDefault="00E93126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93126" w:rsidRDefault="00E93126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034C32"/>
    <w:multiLevelType w:val="hybridMultilevel"/>
    <w:tmpl w:val="BA3E7AE6"/>
    <w:lvl w:ilvl="0" w:tplc="806AC24A">
      <w:numFmt w:val="bullet"/>
      <w:lvlText w:val="•"/>
      <w:lvlJc w:val="left"/>
      <w:pPr>
        <w:ind w:left="130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E190699"/>
    <w:multiLevelType w:val="hybridMultilevel"/>
    <w:tmpl w:val="944A607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7B3689F"/>
    <w:multiLevelType w:val="hybridMultilevel"/>
    <w:tmpl w:val="B3962AC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89B2D92"/>
    <w:multiLevelType w:val="hybridMultilevel"/>
    <w:tmpl w:val="0652DC8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8FC1FD9"/>
    <w:multiLevelType w:val="hybridMultilevel"/>
    <w:tmpl w:val="E1F062E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CCC68BA"/>
    <w:multiLevelType w:val="hybridMultilevel"/>
    <w:tmpl w:val="ED9E69B4"/>
    <w:lvl w:ilvl="0" w:tplc="079EB53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FB63192"/>
    <w:multiLevelType w:val="hybridMultilevel"/>
    <w:tmpl w:val="30C45F4E"/>
    <w:lvl w:ilvl="0" w:tplc="806AC24A">
      <w:numFmt w:val="bullet"/>
      <w:lvlText w:val="•"/>
      <w:lvlJc w:val="left"/>
      <w:pPr>
        <w:ind w:left="166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3BD3BB3"/>
    <w:multiLevelType w:val="hybridMultilevel"/>
    <w:tmpl w:val="2354D170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8BE32E7"/>
    <w:multiLevelType w:val="hybridMultilevel"/>
    <w:tmpl w:val="1DA80C9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A327B32"/>
    <w:multiLevelType w:val="hybridMultilevel"/>
    <w:tmpl w:val="0A00F71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14013FD"/>
    <w:multiLevelType w:val="hybridMultilevel"/>
    <w:tmpl w:val="FE4659B8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6255A09"/>
    <w:multiLevelType w:val="hybridMultilevel"/>
    <w:tmpl w:val="A45E254E"/>
    <w:lvl w:ilvl="0" w:tplc="806AC24A">
      <w:numFmt w:val="bullet"/>
      <w:lvlText w:val="•"/>
      <w:lvlJc w:val="left"/>
      <w:pPr>
        <w:ind w:left="1665" w:hanging="1305"/>
      </w:pPr>
      <w:rPr>
        <w:rFonts w:ascii="Times New Roman" w:eastAsia="Calibr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7FB5AE8"/>
    <w:multiLevelType w:val="hybridMultilevel"/>
    <w:tmpl w:val="0AD85702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D907833"/>
    <w:multiLevelType w:val="hybridMultilevel"/>
    <w:tmpl w:val="FFA054E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1423908"/>
    <w:multiLevelType w:val="hybridMultilevel"/>
    <w:tmpl w:val="4E5C6FD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6991DB1"/>
    <w:multiLevelType w:val="hybridMultilevel"/>
    <w:tmpl w:val="80D2695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A375A8F"/>
    <w:multiLevelType w:val="hybridMultilevel"/>
    <w:tmpl w:val="5E322EC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BB23D97"/>
    <w:multiLevelType w:val="hybridMultilevel"/>
    <w:tmpl w:val="DA70730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4517E12"/>
    <w:multiLevelType w:val="hybridMultilevel"/>
    <w:tmpl w:val="B3A8C3B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4602DE9"/>
    <w:multiLevelType w:val="hybridMultilevel"/>
    <w:tmpl w:val="42CCEA6E"/>
    <w:lvl w:ilvl="0" w:tplc="04060001">
      <w:start w:val="1"/>
      <w:numFmt w:val="bullet"/>
      <w:lvlText w:val=""/>
      <w:lvlJc w:val="left"/>
      <w:pPr>
        <w:ind w:left="1305" w:hanging="1305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5CB8418A"/>
    <w:multiLevelType w:val="hybridMultilevel"/>
    <w:tmpl w:val="C046DE28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1717694"/>
    <w:multiLevelType w:val="hybridMultilevel"/>
    <w:tmpl w:val="AA84125A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7A86337"/>
    <w:multiLevelType w:val="hybridMultilevel"/>
    <w:tmpl w:val="DFBE2C2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BD76FD5"/>
    <w:multiLevelType w:val="multilevel"/>
    <w:tmpl w:val="2C3A31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/>
      </w:rPr>
    </w:lvl>
    <w:lvl w:ilvl="1">
      <w:start w:val="1"/>
      <w:numFmt w:val="bullet"/>
      <w:lvlText w:val=""/>
      <w:lvlJc w:val="left"/>
      <w:pPr>
        <w:tabs>
          <w:tab w:val="num" w:pos="792"/>
        </w:tabs>
        <w:ind w:left="792" w:hanging="432"/>
      </w:pPr>
      <w:rPr>
        <w:rFonts w:ascii="Symbol" w:hAnsi="Symbol"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cs="Times New Roman"/>
      </w:rPr>
    </w:lvl>
  </w:abstractNum>
  <w:abstractNum w:abstractNumId="24">
    <w:nsid w:val="74331DD1"/>
    <w:multiLevelType w:val="hybridMultilevel"/>
    <w:tmpl w:val="1A2A3CF6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AEF7104"/>
    <w:multiLevelType w:val="hybridMultilevel"/>
    <w:tmpl w:val="E14A911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C8557AF"/>
    <w:multiLevelType w:val="hybridMultilevel"/>
    <w:tmpl w:val="A95CA38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7EE20253"/>
    <w:multiLevelType w:val="hybridMultilevel"/>
    <w:tmpl w:val="C68A2C02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"/>
  </w:num>
  <w:num w:numId="3">
    <w:abstractNumId w:val="2"/>
  </w:num>
  <w:num w:numId="4">
    <w:abstractNumId w:val="12"/>
  </w:num>
  <w:num w:numId="5">
    <w:abstractNumId w:val="9"/>
  </w:num>
  <w:num w:numId="6">
    <w:abstractNumId w:val="4"/>
  </w:num>
  <w:num w:numId="7">
    <w:abstractNumId w:val="18"/>
  </w:num>
  <w:num w:numId="8">
    <w:abstractNumId w:val="8"/>
  </w:num>
  <w:num w:numId="9">
    <w:abstractNumId w:val="22"/>
  </w:num>
  <w:num w:numId="10">
    <w:abstractNumId w:val="6"/>
  </w:num>
  <w:num w:numId="11">
    <w:abstractNumId w:val="11"/>
  </w:num>
  <w:num w:numId="12">
    <w:abstractNumId w:val="0"/>
  </w:num>
  <w:num w:numId="13">
    <w:abstractNumId w:val="19"/>
  </w:num>
  <w:num w:numId="14">
    <w:abstractNumId w:val="5"/>
  </w:num>
  <w:num w:numId="15">
    <w:abstractNumId w:val="24"/>
  </w:num>
  <w:num w:numId="16">
    <w:abstractNumId w:val="27"/>
  </w:num>
  <w:num w:numId="17">
    <w:abstractNumId w:val="3"/>
  </w:num>
  <w:num w:numId="18">
    <w:abstractNumId w:val="26"/>
  </w:num>
  <w:num w:numId="19">
    <w:abstractNumId w:val="16"/>
  </w:num>
  <w:num w:numId="20">
    <w:abstractNumId w:val="17"/>
  </w:num>
  <w:num w:numId="21">
    <w:abstractNumId w:val="21"/>
  </w:num>
  <w:num w:numId="22">
    <w:abstractNumId w:val="20"/>
  </w:num>
  <w:num w:numId="23">
    <w:abstractNumId w:val="14"/>
  </w:num>
  <w:num w:numId="24">
    <w:abstractNumId w:val="13"/>
  </w:num>
  <w:num w:numId="25">
    <w:abstractNumId w:val="25"/>
  </w:num>
  <w:num w:numId="26">
    <w:abstractNumId w:val="15"/>
  </w:num>
  <w:num w:numId="27">
    <w:abstractNumId w:val="23"/>
  </w:num>
  <w:num w:numId="28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1304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PLo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Chemoprevention12&lt;/item&gt;&lt;/Libraries&gt;&lt;/ENLibraries&gt;"/>
  </w:docVars>
  <w:rsids>
    <w:rsidRoot w:val="00E61D19"/>
    <w:rsid w:val="00092EA0"/>
    <w:rsid w:val="001A023D"/>
    <w:rsid w:val="001E1FDD"/>
    <w:rsid w:val="00284678"/>
    <w:rsid w:val="00316BFE"/>
    <w:rsid w:val="003E0801"/>
    <w:rsid w:val="003F60F1"/>
    <w:rsid w:val="005016EB"/>
    <w:rsid w:val="005C63F8"/>
    <w:rsid w:val="005E3EC7"/>
    <w:rsid w:val="006942B1"/>
    <w:rsid w:val="00694A2B"/>
    <w:rsid w:val="00863769"/>
    <w:rsid w:val="00895757"/>
    <w:rsid w:val="008D1086"/>
    <w:rsid w:val="009336C1"/>
    <w:rsid w:val="00947EE2"/>
    <w:rsid w:val="00A20BE0"/>
    <w:rsid w:val="00A253C6"/>
    <w:rsid w:val="00A8385A"/>
    <w:rsid w:val="00B6476F"/>
    <w:rsid w:val="00BA1C93"/>
    <w:rsid w:val="00BD750B"/>
    <w:rsid w:val="00CE54E9"/>
    <w:rsid w:val="00D85503"/>
    <w:rsid w:val="00DD12F0"/>
    <w:rsid w:val="00E61D19"/>
    <w:rsid w:val="00E93126"/>
    <w:rsid w:val="00F05CDC"/>
    <w:rsid w:val="00F12245"/>
    <w:rsid w:val="00F4595D"/>
    <w:rsid w:val="00F701A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1D19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1D19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61D1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1D1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61D19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61D1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61D1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E61D1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61D19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E61D1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61D19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E61D1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D19"/>
    <w:rPr>
      <w:rFonts w:ascii="Calibri" w:eastAsia="Calibri" w:hAnsi="Calibri" w:cs="Times New Roman"/>
    </w:rPr>
  </w:style>
  <w:style w:type="table" w:styleId="TableGrid">
    <w:name w:val="Table Grid"/>
    <w:basedOn w:val="TableNormal"/>
    <w:uiPriority w:val="59"/>
    <w:rsid w:val="00E61D19"/>
    <w:pPr>
      <w:spacing w:after="0" w:line="240" w:lineRule="auto"/>
    </w:pPr>
    <w:rPr>
      <w:rFonts w:ascii="Calibri" w:eastAsia="Calibri" w:hAnsi="Calibri" w:cs="Times New Roman"/>
      <w:sz w:val="20"/>
      <w:szCs w:val="20"/>
      <w:lang w:eastAsia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lorfulList-Accent11">
    <w:name w:val="Colorful List - Accent 11"/>
    <w:basedOn w:val="Normal"/>
    <w:uiPriority w:val="99"/>
    <w:qFormat/>
    <w:rsid w:val="00E61D19"/>
    <w:pPr>
      <w:spacing w:before="120" w:after="120" w:line="240" w:lineRule="auto"/>
      <w:ind w:left="720"/>
      <w:contextualSpacing/>
      <w:jc w:val="center"/>
    </w:pPr>
    <w:rPr>
      <w:rFonts w:ascii="Times New Roman" w:eastAsia="Times New Roman" w:hAnsi="Times New Roman"/>
      <w:sz w:val="24"/>
      <w:szCs w:val="24"/>
      <w:lang w:eastAsia="da-DK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1D1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1D19"/>
    <w:rPr>
      <w:rFonts w:ascii="Tahoma" w:eastAsia="Calibri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E61D19"/>
  </w:style>
  <w:style w:type="character" w:customStyle="1" w:styleId="ja50-ce-sup">
    <w:name w:val="ja50-ce-sup"/>
    <w:basedOn w:val="DefaultParagraphFont"/>
    <w:rsid w:val="00E61D19"/>
  </w:style>
  <w:style w:type="character" w:styleId="CommentReference">
    <w:name w:val="annotation reference"/>
    <w:basedOn w:val="DefaultParagraphFont"/>
    <w:uiPriority w:val="99"/>
    <w:semiHidden/>
    <w:unhideWhenUsed/>
    <w:rsid w:val="00E61D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1D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1D19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1D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1D19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765</Words>
  <Characters>10769</Characters>
  <Application>Microsoft Office Word</Application>
  <DocSecurity>0</DocSecurity>
  <Lines>89</Lines>
  <Paragraphs>25</Paragraphs>
  <ScaleCrop>false</ScaleCrop>
  <Company/>
  <LinksUpToDate>false</LinksUpToDate>
  <CharactersWithSpaces>125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e Vang</dc:creator>
  <cp:lastModifiedBy>Ole Vang</cp:lastModifiedBy>
  <cp:revision>3</cp:revision>
  <dcterms:created xsi:type="dcterms:W3CDTF">2011-05-19T10:16:00Z</dcterms:created>
  <dcterms:modified xsi:type="dcterms:W3CDTF">2011-05-19T21:28:00Z</dcterms:modified>
</cp:coreProperties>
</file>